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43E99BED"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w:lastRenderedPageBreak/>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2143E2"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183B0F90"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27"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7"/>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28"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28"/>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29" w:name="_Ref486590748"/>
      <w:r>
        <w:t>Linearity of Band Averaged Values</w:t>
      </w:r>
      <w:bookmarkEnd w:id="29"/>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0" w:name="_Ref452296021"/>
      <w:r>
        <w:t>Accuracy Assessment</w:t>
      </w:r>
      <w:bookmarkEnd w:id="30"/>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1"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1"/>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32" w:name="_Ref447467040"/>
      <w:bookmarkStart w:id="33"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2"/>
      <w:r w:rsidR="00704D02">
        <w:t>. SPOT 5 scene and mosaic extents</w:t>
      </w:r>
      <w:bookmarkEnd w:id="33"/>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4" w:name="_Ref452458445"/>
      <w:bookmarkStart w:id="35" w:name="_Toc394607645"/>
      <w:r>
        <w:t>Results and Discussion</w:t>
      </w:r>
      <w:bookmarkEnd w:id="34"/>
    </w:p>
    <w:p w14:paraId="19C05BFE" w14:textId="77777777" w:rsidR="00704D02" w:rsidRDefault="00704D02" w:rsidP="00704D02">
      <w:pPr>
        <w:pStyle w:val="Heading2"/>
      </w:pPr>
      <w:bookmarkStart w:id="36" w:name="_Ref447456652"/>
      <w:bookmarkStart w:id="37" w:name="_Toc448324295"/>
      <w:r>
        <w:t>Band Averaged Relationships</w:t>
      </w:r>
      <w:bookmarkEnd w:id="36"/>
      <w:bookmarkEnd w:id="37"/>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38" w:name="_Ref447457220"/>
      <w:bookmarkStart w:id="39" w:name="_Ref452304545"/>
      <w:bookmarkStart w:id="40" w:name="_Ref447457216"/>
      <w:bookmarkStart w:id="41"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38"/>
      <w:bookmarkEnd w:id="39"/>
      <w:r w:rsidR="00704D02">
        <w:t xml:space="preserve">. DMC vs. MODIS simulated band averaged relationship for typical surface </w:t>
      </w:r>
      <w:proofErr w:type="spellStart"/>
      <w:r w:rsidR="00704D02">
        <w:t>reflectances</w:t>
      </w:r>
      <w:bookmarkEnd w:id="40"/>
      <w:bookmarkEnd w:id="41"/>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2" w:name="_Toc448324296"/>
      <w:bookmarkStart w:id="43" w:name="_Ref512949718"/>
      <w:r>
        <w:t>Mosaicking</w:t>
      </w:r>
      <w:bookmarkEnd w:id="35"/>
      <w:bookmarkEnd w:id="42"/>
      <w:bookmarkEnd w:id="43"/>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44" w:name="_Ref389939317"/>
      <w:bookmarkStart w:id="45" w:name="_Ref452304551"/>
      <w:bookmarkStart w:id="46" w:name="_Toc391220527"/>
      <w:bookmarkStart w:id="47" w:name="_Toc394582250"/>
      <w:bookmarkStart w:id="48"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4"/>
      <w:bookmarkEnd w:id="45"/>
      <w:r w:rsidR="00704D02">
        <w:t>.  Uncalibrated mosaic on MODIS reference image background</w:t>
      </w:r>
      <w:bookmarkEnd w:id="46"/>
      <w:bookmarkEnd w:id="47"/>
      <w:bookmarkEnd w:id="48"/>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49" w:name="_Ref452304657"/>
      <w:bookmarkStart w:id="50"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49"/>
      <w:r w:rsidR="00704D02">
        <w:t>.  Homogenised mosaic on MODIS reference image background</w:t>
      </w:r>
      <w:bookmarkEnd w:id="50"/>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r>
        <w:t>[</w:t>
      </w:r>
      <w:bookmarkStart w:id="51" w:name="_Ref447547463"/>
      <w:bookmarkStart w:id="52" w:name="_Toc448324356"/>
      <w:r w:rsidR="00704D02">
        <w:t xml:space="preserve">Figure </w:t>
      </w:r>
      <w:r w:rsidR="00704D02">
        <w:fldChar w:fldCharType="begin"/>
      </w:r>
      <w:r w:rsidR="00704D02">
        <w:instrText xml:space="preserve"> SEQ Figure \* ARABIC </w:instrText>
      </w:r>
      <w:r w:rsidR="00704D02">
        <w:fldChar w:fldCharType="separate"/>
      </w:r>
      <w:r w:rsidR="00A823EB">
        <w:rPr>
          <w:noProof/>
        </w:rPr>
        <w:t>7</w:t>
      </w:r>
      <w:r w:rsidR="00704D02">
        <w:fldChar w:fldCharType="end"/>
      </w:r>
      <w:bookmarkEnd w:id="51"/>
      <w:r w:rsidR="00704D02">
        <w:t>. Reduction of hot spot and seam lines, with (a) showing raw DN images including hot spot and seam lines and (b) the corrected surface reflectance image</w:t>
      </w:r>
      <w:bookmarkEnd w:id="52"/>
      <w:r w:rsidR="00704D02">
        <w:t>]</w:t>
      </w:r>
    </w:p>
    <w:p w14:paraId="4AAF0352" w14:textId="77777777" w:rsidR="00704D02" w:rsidRPr="0030202D" w:rsidRDefault="00704D02" w:rsidP="00704D02"/>
    <w:p w14:paraId="371F3ED3" w14:textId="77777777" w:rsidR="00704D02" w:rsidRDefault="00704D02" w:rsidP="00704D02">
      <w:pPr>
        <w:pStyle w:val="Heading2"/>
      </w:pPr>
      <w:bookmarkStart w:id="53" w:name="_Toc448324297"/>
      <w:bookmarkStart w:id="54" w:name="_Toc394607646"/>
      <w:r>
        <w:t>MODIS Statistical Comparison</w:t>
      </w:r>
      <w:bookmarkEnd w:id="53"/>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and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w:t>
      </w:r>
      <w:r>
        <w:lastRenderedPageBreak/>
        <w:t xml:space="preserve">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55" w:name="_Ref447548615"/>
      <w:bookmarkStart w:id="56"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55"/>
      <w:r w:rsidR="00704D02">
        <w:t>.  DMC DN values and MODIS surface reflectance correlation</w:t>
      </w:r>
      <w:bookmarkEnd w:id="56"/>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57" w:name="_Ref447546798"/>
      <w:bookmarkStart w:id="58" w:name="_Ref452304734"/>
      <w:bookmarkStart w:id="59"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57"/>
      <w:bookmarkEnd w:id="58"/>
      <w:r w:rsidR="00704D02">
        <w:t>.  DMC homogenised mosaic and MODIS surface reflectance correlation</w:t>
      </w:r>
      <w:bookmarkEnd w:id="59"/>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60" w:name="_Ref447552510"/>
      <w:bookmarkStart w:id="61" w:name="_Ref447552506"/>
      <w:bookmarkStart w:id="62"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60"/>
      <w:r w:rsidR="00704D02">
        <w:t>.  Statistical comparison between MODIS and DMC surface reflectance images</w:t>
      </w:r>
      <w:bookmarkEnd w:id="61"/>
      <w:bookmarkEnd w:id="62"/>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63" w:name="_Toc448324298"/>
      <w:bookmarkStart w:id="64" w:name="_Ref513023287"/>
      <w:bookmarkStart w:id="65" w:name="_Ref513816074"/>
      <w:r>
        <w:t>SPOT 5 Statistical Comparison</w:t>
      </w:r>
      <w:bookmarkEnd w:id="54"/>
      <w:bookmarkEnd w:id="63"/>
      <w:bookmarkEnd w:id="64"/>
      <w:bookmarkEnd w:id="6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6A555813"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w:t>
      </w:r>
      <w:r>
        <w:lastRenderedPageBreak/>
        <w:t xml:space="preserve">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C46348" w:rsidRPr="00430779">
        <w:rPr>
          <w:color w:val="FF0000"/>
        </w:rPr>
        <w:t>1.37%-12.30%</w:t>
      </w:r>
      <w:bookmarkStart w:id="66" w:name="_GoBack"/>
      <w:bookmarkEnd w:id="66"/>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mean absolute reflectance differences of 3</w:t>
      </w:r>
      <w:r w:rsidR="00A56F69" w:rsidRPr="00A56F69">
        <w:rPr>
          <w:color w:val="FF0000"/>
        </w:rPr>
        <w:t>%</w:t>
      </w:r>
      <w:r>
        <w:t xml:space="preserve">–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and </w:t>
      </w:r>
      <w:r>
        <w:fldChar w:fldCharType="begin"/>
      </w:r>
      <w:r>
        <w:instrText xml:space="preserve"> REF _Ref447606984 \h  \* MERGEFORMAT </w:instrText>
      </w:r>
      <w:r>
        <w:fldChar w:fldCharType="separate"/>
      </w:r>
      <w:r w:rsidR="00A823EB">
        <w:t xml:space="preserve">Figure </w:t>
      </w:r>
      <w:r w:rsidR="00A823EB">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and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t>
      </w:r>
      <w:r w:rsidR="00791A38">
        <w:lastRenderedPageBreak/>
        <w:t>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687FF5F"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w:t>
      </w:r>
      <w:r>
        <w:lastRenderedPageBreak/>
        <w:t xml:space="preserve">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67" w:name="_Ref391064113"/>
      <w:bookmarkStart w:id="68" w:name="_Toc448324359"/>
      <w:bookmarkStart w:id="69" w:name="_Toc391220531"/>
      <w:bookmarkStart w:id="70" w:name="_Toc394582254"/>
      <w:r w:rsidR="00704D02">
        <w:t xml:space="preserve">Figure </w:t>
      </w:r>
      <w:r w:rsidR="00704D02">
        <w:fldChar w:fldCharType="begin"/>
      </w:r>
      <w:r w:rsidR="00704D02">
        <w:instrText xml:space="preserve"> SEQ Figure \* ARABIC </w:instrText>
      </w:r>
      <w:r w:rsidR="00704D02">
        <w:fldChar w:fldCharType="separate"/>
      </w:r>
      <w:r w:rsidR="00A823EB">
        <w:rPr>
          <w:noProof/>
        </w:rPr>
        <w:t>10</w:t>
      </w:r>
      <w:r w:rsidR="00704D02">
        <w:fldChar w:fldCharType="end"/>
      </w:r>
      <w:bookmarkEnd w:id="67"/>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68"/>
      <w:bookmarkEnd w:id="69"/>
      <w:bookmarkEnd w:id="70"/>
      <w:r w:rsidR="00704D02">
        <w:t>]</w:t>
      </w:r>
    </w:p>
    <w:p w14:paraId="5DF5F938" w14:textId="77777777" w:rsidR="00704D02" w:rsidRDefault="00704D02" w:rsidP="00704D02"/>
    <w:p w14:paraId="4066BCDA" w14:textId="77777777" w:rsidR="00704D02" w:rsidRDefault="00602A7E" w:rsidP="00602A7E">
      <w:r>
        <w:t>[</w:t>
      </w:r>
      <w:bookmarkStart w:id="71" w:name="_Ref447606984"/>
      <w:bookmarkStart w:id="72" w:name="_Ref452304797"/>
      <w:bookmarkStart w:id="73" w:name="_Ref447557093"/>
      <w:bookmarkStart w:id="74"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71"/>
      <w:bookmarkEnd w:id="72"/>
      <w:r w:rsidR="00704D02">
        <w:t xml:space="preserve">.  DMC and SPOT 5 </w:t>
      </w:r>
      <w:bookmarkEnd w:id="73"/>
      <w:r w:rsidR="00704D02">
        <w:t>RSRs</w:t>
      </w:r>
      <w:bookmarkEnd w:id="74"/>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75" w:name="_Ref447612399"/>
      <w:bookmarkStart w:id="76"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75"/>
      <w:r w:rsidR="00704D02">
        <w:t>.  DMC DN mosaic and SPOT 5 surface reflectance correlation</w:t>
      </w:r>
      <w:bookmarkEnd w:id="76"/>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77" w:name="_Ref447612403"/>
      <w:bookmarkStart w:id="78"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77"/>
      <w:r w:rsidR="00704D02">
        <w:t>.  DMC homogenised mosaic and SPOT 5 surface reflectance correlation</w:t>
      </w:r>
      <w:bookmarkEnd w:id="78"/>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79"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79"/>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80"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80"/>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81" w:name="_Ref447556200"/>
      <w:bookmarkStart w:id="82" w:name="_Ref452304869"/>
      <w:bookmarkStart w:id="83"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81"/>
      <w:bookmarkEnd w:id="82"/>
      <w:r w:rsidR="00704D02">
        <w:t>.</w:t>
      </w:r>
      <w:r w:rsidR="00704D02" w:rsidRPr="0002729A">
        <w:t xml:space="preserve"> </w:t>
      </w:r>
      <w:r w:rsidR="00704D02">
        <w:t xml:space="preserve"> Statistical comparison between SPOT 5 and DMC surface reflectance images</w:t>
      </w:r>
      <w:bookmarkEnd w:id="83"/>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84"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84"/>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85" w:name="_Ref475615975"/>
      <w:bookmarkStart w:id="86"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85"/>
      <w:r w:rsidR="00704D02">
        <w:t>.  Comparison of DMC and SPOT 5 spectra</w:t>
      </w:r>
      <w:bookmarkEnd w:id="86"/>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87" w:name="_Ref452458695"/>
      <w:r>
        <w:t>Conclusions</w:t>
      </w:r>
      <w:bookmarkEnd w:id="87"/>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w:t>
      </w:r>
      <w:r>
        <w:lastRenderedPageBreak/>
        <w:t xml:space="preserve">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w:t>
      </w:r>
      <w:r>
        <w:lastRenderedPageBreak/>
        <w:t xml:space="preserve">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 xml:space="preserve">The financial assistance of the National Research Foundation (NRF) towards this </w:t>
      </w:r>
      <w:r w:rsidRPr="00A87ABF">
        <w:lastRenderedPageBreak/>
        <w:t>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Downey, Michael, Robert Uebbing, Stephan Gehrke, and Ulrich Beisl. 2010. “Radiometric Processing of ADS Imagery: Using Atmospheric and BRDF Corrections in Production.” </w:t>
      </w:r>
      <w:r w:rsidRPr="00426E9E">
        <w:rPr>
          <w:noProof/>
        </w:rPr>
        <w:lastRenderedPageBreak/>
        <w:t xml:space="preserve">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t>
      </w:r>
      <w:r w:rsidRPr="00426E9E">
        <w:rPr>
          <w:noProof/>
        </w:rPr>
        <w:lastRenderedPageBreak/>
        <w:t xml:space="preserve">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ODIS Land Team. 2014. “EOS Validation Status for MODIS BRDF/albedo: MCD43.” </w:t>
      </w:r>
      <w:r w:rsidRPr="00426E9E">
        <w:rPr>
          <w:noProof/>
        </w:rPr>
        <w:lastRenderedPageBreak/>
        <w:t>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Second Simulation of a Satellite 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w:t>
      </w:r>
      <w:r w:rsidRPr="00426E9E">
        <w:rPr>
          <w:noProof/>
        </w:rPr>
        <w:lastRenderedPageBreak/>
        <w:t xml:space="preserve">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61E06C" w14:textId="77777777" w:rsidR="00AB61DE" w:rsidRDefault="00AB61DE">
      <w:pPr>
        <w:spacing w:line="240" w:lineRule="auto"/>
      </w:pPr>
      <w:r>
        <w:separator/>
      </w:r>
    </w:p>
  </w:endnote>
  <w:endnote w:type="continuationSeparator" w:id="0">
    <w:p w14:paraId="355E363A" w14:textId="77777777" w:rsidR="00AB61DE" w:rsidRDefault="00AB61D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7206553" w14:textId="77777777" w:rsidR="00AB61DE" w:rsidRDefault="00AB61DE">
      <w:pPr>
        <w:spacing w:line="240" w:lineRule="auto"/>
      </w:pPr>
      <w:r>
        <w:separator/>
      </w:r>
    </w:p>
  </w:footnote>
  <w:footnote w:type="continuationSeparator" w:id="0">
    <w:p w14:paraId="66888248" w14:textId="77777777" w:rsidR="00AB61DE" w:rsidRDefault="00AB61DE">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430779">
          <w:rPr>
            <w:noProof/>
          </w:rPr>
          <w:t>34</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45A53"/>
    <w:rsid w:val="00057840"/>
    <w:rsid w:val="00071030"/>
    <w:rsid w:val="00073685"/>
    <w:rsid w:val="000875CF"/>
    <w:rsid w:val="00095D9F"/>
    <w:rsid w:val="00096789"/>
    <w:rsid w:val="0009681F"/>
    <w:rsid w:val="000A4543"/>
    <w:rsid w:val="000B4329"/>
    <w:rsid w:val="000D7B05"/>
    <w:rsid w:val="000E4C92"/>
    <w:rsid w:val="000F20E4"/>
    <w:rsid w:val="00110430"/>
    <w:rsid w:val="001138DC"/>
    <w:rsid w:val="00115CEC"/>
    <w:rsid w:val="00116A88"/>
    <w:rsid w:val="00117D7E"/>
    <w:rsid w:val="001542A2"/>
    <w:rsid w:val="00163C8D"/>
    <w:rsid w:val="001737F9"/>
    <w:rsid w:val="00176D87"/>
    <w:rsid w:val="001820EB"/>
    <w:rsid w:val="001845F9"/>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51295"/>
    <w:rsid w:val="002973C6"/>
    <w:rsid w:val="002B04FF"/>
    <w:rsid w:val="002B2D50"/>
    <w:rsid w:val="002C17FB"/>
    <w:rsid w:val="002C77B0"/>
    <w:rsid w:val="002E417B"/>
    <w:rsid w:val="002F4D8E"/>
    <w:rsid w:val="00302885"/>
    <w:rsid w:val="00304500"/>
    <w:rsid w:val="00306E26"/>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23DE"/>
    <w:rsid w:val="00455C02"/>
    <w:rsid w:val="00455DB9"/>
    <w:rsid w:val="00471884"/>
    <w:rsid w:val="00492664"/>
    <w:rsid w:val="00492AEC"/>
    <w:rsid w:val="004C73C8"/>
    <w:rsid w:val="004E0944"/>
    <w:rsid w:val="004E5D40"/>
    <w:rsid w:val="0050316E"/>
    <w:rsid w:val="0051366F"/>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7EAA"/>
    <w:rsid w:val="005A1A14"/>
    <w:rsid w:val="005B4D83"/>
    <w:rsid w:val="005B66E1"/>
    <w:rsid w:val="005C3FA5"/>
    <w:rsid w:val="005D07E4"/>
    <w:rsid w:val="005D3AF2"/>
    <w:rsid w:val="005E5FF3"/>
    <w:rsid w:val="005F414B"/>
    <w:rsid w:val="005F5580"/>
    <w:rsid w:val="00601E07"/>
    <w:rsid w:val="00602A7E"/>
    <w:rsid w:val="00611CA1"/>
    <w:rsid w:val="006133EB"/>
    <w:rsid w:val="00630409"/>
    <w:rsid w:val="00647D69"/>
    <w:rsid w:val="00652BCD"/>
    <w:rsid w:val="00653ACD"/>
    <w:rsid w:val="00662628"/>
    <w:rsid w:val="0068089A"/>
    <w:rsid w:val="00684BEA"/>
    <w:rsid w:val="00690924"/>
    <w:rsid w:val="006A53B2"/>
    <w:rsid w:val="006A62C7"/>
    <w:rsid w:val="006C0C2E"/>
    <w:rsid w:val="006C7E78"/>
    <w:rsid w:val="006E1E92"/>
    <w:rsid w:val="006F6700"/>
    <w:rsid w:val="00704D02"/>
    <w:rsid w:val="00725F1E"/>
    <w:rsid w:val="007328A7"/>
    <w:rsid w:val="007472B0"/>
    <w:rsid w:val="00752C2B"/>
    <w:rsid w:val="00782A1E"/>
    <w:rsid w:val="00791A38"/>
    <w:rsid w:val="00796072"/>
    <w:rsid w:val="007A2E11"/>
    <w:rsid w:val="007B14CD"/>
    <w:rsid w:val="007B224B"/>
    <w:rsid w:val="007D1F1F"/>
    <w:rsid w:val="007D2C25"/>
    <w:rsid w:val="007D4D6C"/>
    <w:rsid w:val="007D52BE"/>
    <w:rsid w:val="007D5E0D"/>
    <w:rsid w:val="007D7F8B"/>
    <w:rsid w:val="00830204"/>
    <w:rsid w:val="00887697"/>
    <w:rsid w:val="008B5458"/>
    <w:rsid w:val="008F0509"/>
    <w:rsid w:val="008F74E0"/>
    <w:rsid w:val="00900E34"/>
    <w:rsid w:val="00904C63"/>
    <w:rsid w:val="00911292"/>
    <w:rsid w:val="00911368"/>
    <w:rsid w:val="009129D5"/>
    <w:rsid w:val="00930508"/>
    <w:rsid w:val="0094605E"/>
    <w:rsid w:val="009508D2"/>
    <w:rsid w:val="009712D6"/>
    <w:rsid w:val="0097537E"/>
    <w:rsid w:val="009A2F41"/>
    <w:rsid w:val="009F0949"/>
    <w:rsid w:val="00A41F1A"/>
    <w:rsid w:val="00A51D21"/>
    <w:rsid w:val="00A53CD5"/>
    <w:rsid w:val="00A56F69"/>
    <w:rsid w:val="00A6350B"/>
    <w:rsid w:val="00A823EB"/>
    <w:rsid w:val="00A86274"/>
    <w:rsid w:val="00A94A1A"/>
    <w:rsid w:val="00AA0369"/>
    <w:rsid w:val="00AB61D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4721"/>
    <w:rsid w:val="00BC15C8"/>
    <w:rsid w:val="00BC16BE"/>
    <w:rsid w:val="00BD735E"/>
    <w:rsid w:val="00BE6845"/>
    <w:rsid w:val="00C01B65"/>
    <w:rsid w:val="00C1348F"/>
    <w:rsid w:val="00C3042B"/>
    <w:rsid w:val="00C31713"/>
    <w:rsid w:val="00C33927"/>
    <w:rsid w:val="00C46348"/>
    <w:rsid w:val="00C46DE8"/>
    <w:rsid w:val="00C55794"/>
    <w:rsid w:val="00C63BF1"/>
    <w:rsid w:val="00C826DF"/>
    <w:rsid w:val="00C91FAC"/>
    <w:rsid w:val="00CA4EA7"/>
    <w:rsid w:val="00CB3CEA"/>
    <w:rsid w:val="00CC4D18"/>
    <w:rsid w:val="00CD2631"/>
    <w:rsid w:val="00CD5ED5"/>
    <w:rsid w:val="00CE1191"/>
    <w:rsid w:val="00CE7B7A"/>
    <w:rsid w:val="00D03094"/>
    <w:rsid w:val="00D12C91"/>
    <w:rsid w:val="00D13827"/>
    <w:rsid w:val="00D23A80"/>
    <w:rsid w:val="00D476EB"/>
    <w:rsid w:val="00D4793E"/>
    <w:rsid w:val="00D645CE"/>
    <w:rsid w:val="00D66406"/>
    <w:rsid w:val="00D849C4"/>
    <w:rsid w:val="00DA7D4E"/>
    <w:rsid w:val="00DB080A"/>
    <w:rsid w:val="00DD31C0"/>
    <w:rsid w:val="00DE0E19"/>
    <w:rsid w:val="00E035CF"/>
    <w:rsid w:val="00E04706"/>
    <w:rsid w:val="00E05D3E"/>
    <w:rsid w:val="00E060BE"/>
    <w:rsid w:val="00E0705C"/>
    <w:rsid w:val="00E10C7A"/>
    <w:rsid w:val="00E40C8B"/>
    <w:rsid w:val="00E532B3"/>
    <w:rsid w:val="00E76DDE"/>
    <w:rsid w:val="00E95661"/>
    <w:rsid w:val="00E97CAD"/>
    <w:rsid w:val="00EB6E95"/>
    <w:rsid w:val="00EC5654"/>
    <w:rsid w:val="00EC642A"/>
    <w:rsid w:val="00ED166C"/>
    <w:rsid w:val="00EE372E"/>
    <w:rsid w:val="00EE4910"/>
    <w:rsid w:val="00EF17D0"/>
    <w:rsid w:val="00F2378E"/>
    <w:rsid w:val="00F2766F"/>
    <w:rsid w:val="00F510B0"/>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C1B65E-59EF-46C0-9148-5C94FDA0F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900</TotalTime>
  <Pages>34</Pages>
  <Words>35265</Words>
  <Characters>201013</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56</cp:revision>
  <dcterms:created xsi:type="dcterms:W3CDTF">2018-05-03T11:02:00Z</dcterms:created>
  <dcterms:modified xsi:type="dcterms:W3CDTF">2018-09-11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